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4193D7B8" w14:textId="77777777" w:rsidR="003F65C9"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3F65C9">
        <w:rPr>
          <w:noProof/>
        </w:rPr>
        <w:t>1.</w:t>
      </w:r>
      <w:r w:rsidR="003F65C9">
        <w:rPr>
          <w:noProof/>
          <w:lang w:eastAsia="es-ES_tradnl"/>
        </w:rPr>
        <w:tab/>
      </w:r>
      <w:r w:rsidR="003F65C9">
        <w:rPr>
          <w:noProof/>
        </w:rPr>
        <w:t>INTRODUCCIÓN AL ANÁLISIS FORENSE DE IMÁGENES DIGITALES</w:t>
      </w:r>
      <w:r w:rsidR="003F65C9">
        <w:rPr>
          <w:noProof/>
        </w:rPr>
        <w:tab/>
      </w:r>
      <w:r w:rsidR="003F65C9">
        <w:rPr>
          <w:noProof/>
        </w:rPr>
        <w:fldChar w:fldCharType="begin"/>
      </w:r>
      <w:r w:rsidR="003F65C9">
        <w:rPr>
          <w:noProof/>
        </w:rPr>
        <w:instrText xml:space="preserve"> PAGEREF _Toc476474985 \h </w:instrText>
      </w:r>
      <w:r w:rsidR="003F65C9">
        <w:rPr>
          <w:noProof/>
        </w:rPr>
      </w:r>
      <w:r w:rsidR="003F65C9">
        <w:rPr>
          <w:noProof/>
        </w:rPr>
        <w:fldChar w:fldCharType="separate"/>
      </w:r>
      <w:r w:rsidR="003F65C9">
        <w:rPr>
          <w:noProof/>
        </w:rPr>
        <w:t>3</w:t>
      </w:r>
      <w:r w:rsidR="003F65C9">
        <w:rPr>
          <w:noProof/>
        </w:rPr>
        <w:fldChar w:fldCharType="end"/>
      </w:r>
    </w:p>
    <w:p w14:paraId="5FC78E6D" w14:textId="77777777" w:rsidR="003F65C9" w:rsidRDefault="003F65C9">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474986 \h </w:instrText>
      </w:r>
      <w:r>
        <w:rPr>
          <w:noProof/>
        </w:rPr>
      </w:r>
      <w:r>
        <w:rPr>
          <w:noProof/>
        </w:rPr>
        <w:fldChar w:fldCharType="separate"/>
      </w:r>
      <w:r>
        <w:rPr>
          <w:noProof/>
        </w:rPr>
        <w:t>3</w:t>
      </w:r>
      <w:r>
        <w:rPr>
          <w:noProof/>
        </w:rPr>
        <w:fldChar w:fldCharType="end"/>
      </w:r>
    </w:p>
    <w:p w14:paraId="05AFCA9C" w14:textId="77777777" w:rsidR="003F65C9" w:rsidRDefault="003F65C9">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474987 \h </w:instrText>
      </w:r>
      <w:r>
        <w:rPr>
          <w:noProof/>
        </w:rPr>
      </w:r>
      <w:r>
        <w:rPr>
          <w:noProof/>
        </w:rPr>
        <w:fldChar w:fldCharType="separate"/>
      </w:r>
      <w:r>
        <w:rPr>
          <w:noProof/>
        </w:rPr>
        <w:t>3</w:t>
      </w:r>
      <w:r>
        <w:rPr>
          <w:noProof/>
        </w:rPr>
        <w:fldChar w:fldCharType="end"/>
      </w:r>
    </w:p>
    <w:p w14:paraId="43FC8270" w14:textId="77777777" w:rsidR="003F65C9" w:rsidRDefault="003F65C9">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474988 \h </w:instrText>
      </w:r>
      <w:r>
        <w:rPr>
          <w:noProof/>
        </w:rPr>
      </w:r>
      <w:r>
        <w:rPr>
          <w:noProof/>
        </w:rPr>
        <w:fldChar w:fldCharType="separate"/>
      </w:r>
      <w:r>
        <w:rPr>
          <w:noProof/>
        </w:rPr>
        <w:t>5</w:t>
      </w:r>
      <w:r>
        <w:rPr>
          <w:noProof/>
        </w:rPr>
        <w:fldChar w:fldCharType="end"/>
      </w:r>
    </w:p>
    <w:p w14:paraId="4924CC44" w14:textId="77777777" w:rsidR="003F65C9" w:rsidRDefault="003F65C9">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474989 \h </w:instrText>
      </w:r>
      <w:r>
        <w:rPr>
          <w:noProof/>
        </w:rPr>
      </w:r>
      <w:r>
        <w:rPr>
          <w:noProof/>
        </w:rPr>
        <w:fldChar w:fldCharType="separate"/>
      </w:r>
      <w:r>
        <w:rPr>
          <w:noProof/>
        </w:rPr>
        <w:t>6</w:t>
      </w:r>
      <w:r>
        <w:rPr>
          <w:noProof/>
        </w:rPr>
        <w:fldChar w:fldCharType="end"/>
      </w:r>
    </w:p>
    <w:p w14:paraId="23BD34C8" w14:textId="77777777" w:rsidR="003F65C9" w:rsidRDefault="003F65C9">
      <w:pPr>
        <w:pStyle w:val="TDC3"/>
        <w:tabs>
          <w:tab w:val="left" w:pos="1440"/>
          <w:tab w:val="right" w:leader="dot" w:pos="8488"/>
        </w:tabs>
        <w:rPr>
          <w:noProof/>
          <w:lang w:eastAsia="es-ES_tradnl"/>
        </w:rPr>
      </w:pPr>
      <w:r w:rsidRPr="00453DAF">
        <w:rPr>
          <w:noProof/>
          <w:lang w:val="es-ES"/>
        </w:rPr>
        <w:t>2.3.1.</w:t>
      </w:r>
      <w:r>
        <w:rPr>
          <w:noProof/>
          <w:lang w:eastAsia="es-ES_tradnl"/>
        </w:rPr>
        <w:tab/>
      </w:r>
      <w:r w:rsidRPr="00453DAF">
        <w:rPr>
          <w:noProof/>
          <w:lang w:val="es-ES"/>
        </w:rPr>
        <w:t>Sensores CCD</w:t>
      </w:r>
      <w:r>
        <w:rPr>
          <w:noProof/>
        </w:rPr>
        <w:tab/>
      </w:r>
      <w:r>
        <w:rPr>
          <w:noProof/>
        </w:rPr>
        <w:fldChar w:fldCharType="begin"/>
      </w:r>
      <w:r>
        <w:rPr>
          <w:noProof/>
        </w:rPr>
        <w:instrText xml:space="preserve"> PAGEREF _Toc476474990 \h </w:instrText>
      </w:r>
      <w:r>
        <w:rPr>
          <w:noProof/>
        </w:rPr>
      </w:r>
      <w:r>
        <w:rPr>
          <w:noProof/>
        </w:rPr>
        <w:fldChar w:fldCharType="separate"/>
      </w:r>
      <w:r>
        <w:rPr>
          <w:noProof/>
        </w:rPr>
        <w:t>6</w:t>
      </w:r>
      <w:r>
        <w:rPr>
          <w:noProof/>
        </w:rPr>
        <w:fldChar w:fldCharType="end"/>
      </w:r>
    </w:p>
    <w:p w14:paraId="2C9E9B99" w14:textId="77777777" w:rsidR="003F65C9" w:rsidRDefault="003F65C9">
      <w:pPr>
        <w:pStyle w:val="TDC3"/>
        <w:tabs>
          <w:tab w:val="left" w:pos="1440"/>
          <w:tab w:val="right" w:leader="dot" w:pos="8488"/>
        </w:tabs>
        <w:rPr>
          <w:noProof/>
          <w:lang w:eastAsia="es-ES_tradnl"/>
        </w:rPr>
      </w:pPr>
      <w:r w:rsidRPr="00453DAF">
        <w:rPr>
          <w:noProof/>
          <w:lang w:val="es-ES"/>
        </w:rPr>
        <w:t>2.3.2.</w:t>
      </w:r>
      <w:r>
        <w:rPr>
          <w:noProof/>
          <w:lang w:eastAsia="es-ES_tradnl"/>
        </w:rPr>
        <w:tab/>
      </w:r>
      <w:r w:rsidRPr="00453DAF">
        <w:rPr>
          <w:noProof/>
          <w:lang w:val="es-ES"/>
        </w:rPr>
        <w:t>Sensores CMOS</w:t>
      </w:r>
      <w:r>
        <w:rPr>
          <w:noProof/>
        </w:rPr>
        <w:tab/>
      </w:r>
      <w:r>
        <w:rPr>
          <w:noProof/>
        </w:rPr>
        <w:fldChar w:fldCharType="begin"/>
      </w:r>
      <w:r>
        <w:rPr>
          <w:noProof/>
        </w:rPr>
        <w:instrText xml:space="preserve"> PAGEREF _Toc476474991 \h </w:instrText>
      </w:r>
      <w:r>
        <w:rPr>
          <w:noProof/>
        </w:rPr>
      </w:r>
      <w:r>
        <w:rPr>
          <w:noProof/>
        </w:rPr>
        <w:fldChar w:fldCharType="separate"/>
      </w:r>
      <w:r>
        <w:rPr>
          <w:noProof/>
        </w:rPr>
        <w:t>6</w:t>
      </w:r>
      <w:r>
        <w:rPr>
          <w:noProof/>
        </w:rPr>
        <w:fldChar w:fldCharType="end"/>
      </w:r>
    </w:p>
    <w:p w14:paraId="5BC4063C" w14:textId="77777777" w:rsidR="003F65C9" w:rsidRDefault="003F65C9">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474992 \h </w:instrText>
      </w:r>
      <w:r>
        <w:rPr>
          <w:noProof/>
        </w:rPr>
      </w:r>
      <w:r>
        <w:rPr>
          <w:noProof/>
        </w:rPr>
        <w:fldChar w:fldCharType="separate"/>
      </w:r>
      <w:r>
        <w:rPr>
          <w:noProof/>
        </w:rPr>
        <w:t>6</w:t>
      </w:r>
      <w:r>
        <w:rPr>
          <w:noProof/>
        </w:rPr>
        <w:fldChar w:fldCharType="end"/>
      </w:r>
    </w:p>
    <w:p w14:paraId="0A301AD8" w14:textId="77777777" w:rsidR="003F65C9" w:rsidRDefault="003F65C9">
      <w:pPr>
        <w:pStyle w:val="TDC3"/>
        <w:tabs>
          <w:tab w:val="left" w:pos="1440"/>
          <w:tab w:val="right" w:leader="dot" w:pos="8488"/>
        </w:tabs>
        <w:rPr>
          <w:noProof/>
          <w:lang w:eastAsia="es-ES_tradnl"/>
        </w:rPr>
      </w:pPr>
      <w:r w:rsidRPr="00453DAF">
        <w:rPr>
          <w:noProof/>
          <w:lang w:val="es-ES"/>
        </w:rPr>
        <w:t>2.4.1.</w:t>
      </w:r>
      <w:r>
        <w:rPr>
          <w:noProof/>
          <w:lang w:eastAsia="es-ES_tradnl"/>
        </w:rPr>
        <w:tab/>
      </w:r>
      <w:r w:rsidRPr="00453DAF">
        <w:rPr>
          <w:noProof/>
          <w:lang w:val="es-ES"/>
        </w:rPr>
        <w:t>Imperfecciones del sensor</w:t>
      </w:r>
      <w:r>
        <w:rPr>
          <w:noProof/>
        </w:rPr>
        <w:tab/>
      </w:r>
      <w:r>
        <w:rPr>
          <w:noProof/>
        </w:rPr>
        <w:fldChar w:fldCharType="begin"/>
      </w:r>
      <w:r>
        <w:rPr>
          <w:noProof/>
        </w:rPr>
        <w:instrText xml:space="preserve"> PAGEREF _Toc476474993 \h </w:instrText>
      </w:r>
      <w:r>
        <w:rPr>
          <w:noProof/>
        </w:rPr>
      </w:r>
      <w:r>
        <w:rPr>
          <w:noProof/>
        </w:rPr>
        <w:fldChar w:fldCharType="separate"/>
      </w:r>
      <w:r>
        <w:rPr>
          <w:noProof/>
        </w:rPr>
        <w:t>6</w:t>
      </w:r>
      <w:r>
        <w:rPr>
          <w:noProof/>
        </w:rPr>
        <w:fldChar w:fldCharType="end"/>
      </w:r>
    </w:p>
    <w:p w14:paraId="72828B49" w14:textId="77777777" w:rsidR="003F65C9" w:rsidRDefault="003F65C9">
      <w:pPr>
        <w:pStyle w:val="TDC3"/>
        <w:tabs>
          <w:tab w:val="left" w:pos="1440"/>
          <w:tab w:val="right" w:leader="dot" w:pos="8488"/>
        </w:tabs>
        <w:rPr>
          <w:noProof/>
          <w:lang w:eastAsia="es-ES_tradnl"/>
        </w:rPr>
      </w:pPr>
      <w:r w:rsidRPr="00453DAF">
        <w:rPr>
          <w:noProof/>
          <w:lang w:val="es-ES"/>
        </w:rPr>
        <w:t>2.4.2.</w:t>
      </w:r>
      <w:r>
        <w:rPr>
          <w:noProof/>
          <w:lang w:eastAsia="es-ES_tradnl"/>
        </w:rPr>
        <w:tab/>
      </w:r>
      <w:r w:rsidRPr="00453DAF">
        <w:rPr>
          <w:noProof/>
          <w:lang w:val="es-ES"/>
        </w:rPr>
        <w:t>Ruido en la imagen</w:t>
      </w:r>
      <w:r>
        <w:rPr>
          <w:noProof/>
        </w:rPr>
        <w:tab/>
      </w:r>
      <w:r>
        <w:rPr>
          <w:noProof/>
        </w:rPr>
        <w:fldChar w:fldCharType="begin"/>
      </w:r>
      <w:r>
        <w:rPr>
          <w:noProof/>
        </w:rPr>
        <w:instrText xml:space="preserve"> PAGEREF _Toc476474994 \h </w:instrText>
      </w:r>
      <w:r>
        <w:rPr>
          <w:noProof/>
        </w:rPr>
      </w:r>
      <w:r>
        <w:rPr>
          <w:noProof/>
        </w:rPr>
        <w:fldChar w:fldCharType="separate"/>
      </w:r>
      <w:r>
        <w:rPr>
          <w:noProof/>
        </w:rPr>
        <w:t>7</w:t>
      </w:r>
      <w:r>
        <w:rPr>
          <w:noProof/>
        </w:rPr>
        <w:fldChar w:fldCharType="end"/>
      </w:r>
    </w:p>
    <w:p w14:paraId="15265FEA" w14:textId="77777777" w:rsidR="003F65C9" w:rsidRDefault="003F65C9">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474995 \h </w:instrText>
      </w:r>
      <w:r>
        <w:rPr>
          <w:noProof/>
        </w:rPr>
      </w:r>
      <w:r>
        <w:rPr>
          <w:noProof/>
        </w:rPr>
        <w:fldChar w:fldCharType="separate"/>
      </w:r>
      <w:r>
        <w:rPr>
          <w:noProof/>
        </w:rPr>
        <w:t>8</w:t>
      </w:r>
      <w:r>
        <w:rPr>
          <w:noProof/>
        </w:rPr>
        <w:fldChar w:fldCharType="end"/>
      </w:r>
    </w:p>
    <w:p w14:paraId="7C3A592A" w14:textId="77777777" w:rsidR="003F65C9" w:rsidRDefault="003F65C9">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474996 \h </w:instrText>
      </w:r>
      <w:r>
        <w:rPr>
          <w:noProof/>
        </w:rPr>
      </w:r>
      <w:r>
        <w:rPr>
          <w:noProof/>
        </w:rPr>
        <w:fldChar w:fldCharType="separate"/>
      </w:r>
      <w:r>
        <w:rPr>
          <w:noProof/>
        </w:rPr>
        <w:t>8</w:t>
      </w:r>
      <w:r>
        <w:rPr>
          <w:noProof/>
        </w:rPr>
        <w:fldChar w:fldCharType="end"/>
      </w:r>
    </w:p>
    <w:p w14:paraId="657B9332" w14:textId="77777777" w:rsidR="003F65C9" w:rsidRDefault="003F65C9">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474997 \h </w:instrText>
      </w:r>
      <w:r>
        <w:rPr>
          <w:noProof/>
        </w:rPr>
      </w:r>
      <w:r>
        <w:rPr>
          <w:noProof/>
        </w:rPr>
        <w:fldChar w:fldCharType="separate"/>
      </w:r>
      <w:r>
        <w:rPr>
          <w:noProof/>
        </w:rPr>
        <w:t>9</w:t>
      </w:r>
      <w:r>
        <w:rPr>
          <w:noProof/>
        </w:rPr>
        <w:fldChar w:fldCharType="end"/>
      </w:r>
    </w:p>
    <w:p w14:paraId="50CAD794" w14:textId="77777777" w:rsidR="003F65C9" w:rsidRDefault="003F65C9">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474998 \h </w:instrText>
      </w:r>
      <w:r>
        <w:rPr>
          <w:noProof/>
        </w:rPr>
      </w:r>
      <w:r>
        <w:rPr>
          <w:noProof/>
        </w:rPr>
        <w:fldChar w:fldCharType="separate"/>
      </w:r>
      <w:r>
        <w:rPr>
          <w:noProof/>
        </w:rPr>
        <w:t>9</w:t>
      </w:r>
      <w:r>
        <w:rPr>
          <w:noProof/>
        </w:rPr>
        <w:fldChar w:fldCharType="end"/>
      </w:r>
    </w:p>
    <w:p w14:paraId="10BD309F" w14:textId="77777777" w:rsidR="003F65C9" w:rsidRDefault="003F65C9">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474999 \h </w:instrText>
      </w:r>
      <w:r>
        <w:rPr>
          <w:noProof/>
        </w:rPr>
      </w:r>
      <w:r>
        <w:rPr>
          <w:noProof/>
        </w:rPr>
        <w:fldChar w:fldCharType="separate"/>
      </w:r>
      <w:r>
        <w:rPr>
          <w:noProof/>
        </w:rPr>
        <w:t>10</w:t>
      </w:r>
      <w:r>
        <w:rPr>
          <w:noProof/>
        </w:rPr>
        <w:fldChar w:fldCharType="end"/>
      </w:r>
    </w:p>
    <w:p w14:paraId="44FEEDCC" w14:textId="77777777" w:rsidR="003F65C9" w:rsidRDefault="003F65C9">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475000 \h </w:instrText>
      </w:r>
      <w:r>
        <w:rPr>
          <w:noProof/>
        </w:rPr>
      </w:r>
      <w:r>
        <w:rPr>
          <w:noProof/>
        </w:rPr>
        <w:fldChar w:fldCharType="separate"/>
      </w:r>
      <w:r>
        <w:rPr>
          <w:noProof/>
        </w:rPr>
        <w:t>10</w:t>
      </w:r>
      <w:r>
        <w:rPr>
          <w:noProof/>
        </w:rPr>
        <w:fldChar w:fldCharType="end"/>
      </w:r>
    </w:p>
    <w:p w14:paraId="02F58122" w14:textId="77777777" w:rsidR="003F65C9" w:rsidRDefault="003F65C9">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475001 \h </w:instrText>
      </w:r>
      <w:r>
        <w:rPr>
          <w:noProof/>
        </w:rPr>
      </w:r>
      <w:r>
        <w:rPr>
          <w:noProof/>
        </w:rPr>
        <w:fldChar w:fldCharType="separate"/>
      </w:r>
      <w:r>
        <w:rPr>
          <w:noProof/>
        </w:rPr>
        <w:t>11</w:t>
      </w:r>
      <w:r>
        <w:rPr>
          <w:noProof/>
        </w:rPr>
        <w:fldChar w:fldCharType="end"/>
      </w:r>
    </w:p>
    <w:p w14:paraId="1F67968C" w14:textId="77777777" w:rsidR="003F65C9" w:rsidRDefault="003F65C9">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475002 \h </w:instrText>
      </w:r>
      <w:r>
        <w:rPr>
          <w:noProof/>
        </w:rPr>
      </w:r>
      <w:r>
        <w:rPr>
          <w:noProof/>
        </w:rPr>
        <w:fldChar w:fldCharType="separate"/>
      </w:r>
      <w:r>
        <w:rPr>
          <w:noProof/>
        </w:rPr>
        <w:t>11</w:t>
      </w:r>
      <w:r>
        <w:rPr>
          <w:noProof/>
        </w:rPr>
        <w:fldChar w:fldCharType="end"/>
      </w:r>
    </w:p>
    <w:p w14:paraId="64073E3E" w14:textId="77777777" w:rsidR="003F65C9" w:rsidRDefault="003F65C9">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475003 \h </w:instrText>
      </w:r>
      <w:r>
        <w:rPr>
          <w:noProof/>
        </w:rPr>
      </w:r>
      <w:r>
        <w:rPr>
          <w:noProof/>
        </w:rPr>
        <w:fldChar w:fldCharType="separate"/>
      </w:r>
      <w:r>
        <w:rPr>
          <w:noProof/>
        </w:rPr>
        <w:t>12</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bookmarkStart w:id="0" w:name="_GoBack"/>
      <w:bookmarkEnd w:id="0"/>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1" w:name="_Toc476474985"/>
      <w:r>
        <w:t>INTRODUCCIÓN AL ANÁLISIS FORENSE DE IMÁGENES DIGITALES</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4A86262D" w14:textId="17735A5A" w:rsidR="003F65C9" w:rsidRDefault="00D802D3" w:rsidP="003F65C9">
      <w:pPr>
        <w:rPr>
          <w:rStyle w:val="nfasis"/>
          <w:i w:val="0"/>
        </w:rPr>
      </w:pPr>
      <w:r>
        <w:t>Un ejemplo de este tipo sucedió con una polémica imagen que dejaba ver la silueta de un hombre en el planeta Marte. Captada por una sonda de la “National Aeronautics and Space Administration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051B4778" w14:textId="1336451E" w:rsidR="009D745C" w:rsidRDefault="009D745C" w:rsidP="00FD0A6D"/>
    <w:p w14:paraId="128BAB46" w14:textId="77777777" w:rsidR="00D802D3" w:rsidRDefault="00D802D3" w:rsidP="00FD0A6D"/>
    <w:p w14:paraId="24065B94" w14:textId="29A59CEB" w:rsidR="00D802D3" w:rsidRDefault="00A70C29" w:rsidP="00A70C29">
      <w:pPr>
        <w:jc w:val="center"/>
      </w:pPr>
      <w:r w:rsidRPr="00A70C29">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22F401C7" w14:textId="178FAE0F" w:rsidR="00D802D3" w:rsidRDefault="00A70C29" w:rsidP="00A70C29">
      <w:pPr>
        <w:tabs>
          <w:tab w:val="left" w:pos="1168"/>
        </w:tabs>
        <w:ind w:left="1168"/>
        <w:rPr>
          <w:rStyle w:val="nfasis"/>
        </w:rPr>
      </w:pPr>
      <w:r>
        <w:rPr>
          <w:rStyle w:val="nfasis"/>
        </w:rPr>
        <w:t>Imagen 1.1 Foto captada por la NASA que deja ver una silueta humana en el planeta Marte.</w:t>
      </w:r>
    </w:p>
    <w:p w14:paraId="73BF93A2" w14:textId="77777777" w:rsidR="00A70C29" w:rsidRDefault="00A70C29" w:rsidP="00957DDC">
      <w:pPr>
        <w:rPr>
          <w:rStyle w:val="nfasis"/>
        </w:rPr>
      </w:pPr>
    </w:p>
    <w:p w14:paraId="5930B48E" w14:textId="77777777" w:rsidR="003F65C9" w:rsidRDefault="003F65C9" w:rsidP="00957DDC">
      <w:pPr>
        <w:rPr>
          <w:rStyle w:val="nfasis"/>
          <w:i w:val="0"/>
        </w:rPr>
      </w:pPr>
    </w:p>
    <w:p w14:paraId="0C6F9976" w14:textId="678ABD1F" w:rsidR="00206B0B" w:rsidRDefault="009F078B" w:rsidP="00206B0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206B0B">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270A2B27" w14:textId="1C4E8C78" w:rsidR="00871B18" w:rsidRDefault="00871B18" w:rsidP="00A70C29">
      <w:pPr>
        <w:rPr>
          <w:rStyle w:val="nfasis"/>
          <w:i w:val="0"/>
        </w:rPr>
      </w:pPr>
    </w:p>
    <w:p w14:paraId="17C6FBEB" w14:textId="6FE40B1D" w:rsidR="00A70C29" w:rsidRDefault="00A70C29" w:rsidP="00A70C29">
      <w:pPr>
        <w:rPr>
          <w:rStyle w:val="nfasis"/>
          <w:i w:val="0"/>
        </w:rPr>
      </w:pPr>
    </w:p>
    <w:p w14:paraId="42C96965" w14:textId="77777777" w:rsidR="00957DDC" w:rsidRPr="00A70C29" w:rsidRDefault="00957DDC" w:rsidP="00957DDC">
      <w:pPr>
        <w:rPr>
          <w:rStyle w:val="nfasis"/>
          <w:i w:val="0"/>
        </w:rPr>
      </w:pPr>
    </w:p>
    <w:p w14:paraId="70512A07" w14:textId="0826B98F" w:rsidR="007552E4" w:rsidRDefault="002E1352" w:rsidP="002E1352">
      <w:pPr>
        <w:pStyle w:val="Ttulo1"/>
        <w:numPr>
          <w:ilvl w:val="0"/>
          <w:numId w:val="1"/>
        </w:numPr>
      </w:pPr>
      <w:bookmarkStart w:id="2" w:name="_Toc476474986"/>
      <w:r w:rsidRPr="002E1352">
        <w:t>ANÁLISIS FORENSE DE IMÁGENES DIGITALES</w:t>
      </w:r>
      <w:bookmarkEnd w:id="2"/>
    </w:p>
    <w:p w14:paraId="74C62FA6" w14:textId="77777777" w:rsidR="002E1352" w:rsidRDefault="002E1352" w:rsidP="002E1352"/>
    <w:p w14:paraId="721EDCBA" w14:textId="77777777" w:rsidR="002E1352" w:rsidRDefault="002E1352" w:rsidP="002E1352">
      <w:pPr>
        <w:pStyle w:val="Ttulo2"/>
        <w:numPr>
          <w:ilvl w:val="1"/>
          <w:numId w:val="1"/>
        </w:numPr>
      </w:pPr>
      <w:bookmarkStart w:id="3" w:name="_Toc476474987"/>
      <w:r>
        <w:t>Formación de una imagen digital</w:t>
      </w:r>
      <w:bookmarkEnd w:id="3"/>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Color Filter Array</w:t>
      </w:r>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Digital Image Processor</w:t>
      </w:r>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aliasing”</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aliasing”</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Por último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nfasis"/>
        </w:rPr>
      </w:pPr>
      <w:r>
        <w:rPr>
          <w:rStyle w:val="nfasis"/>
        </w:rPr>
        <w:t>Figura 1.1 :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4" w:name="_Toc476474988"/>
      <w:r>
        <w:t>Filtros de color</w:t>
      </w:r>
      <w:bookmarkEnd w:id="4"/>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nfasis"/>
        </w:rPr>
      </w:pPr>
      <w:r>
        <w:rPr>
          <w:rStyle w:val="nfasis"/>
        </w:rPr>
        <w:t>Figura 1.2</w:t>
      </w:r>
      <w:r w:rsidR="00253CDD">
        <w:rPr>
          <w:rStyle w:val="nfasis"/>
        </w:rPr>
        <w:t xml:space="preserve"> :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Cyan-Yellow-Yellow-Magenta (CYYM), Red-Green-Blue-Emerland (RGBE) y Cyan-Magenta-Yellow (CMY) </w:t>
      </w:r>
      <w:r>
        <w:rPr>
          <w:lang w:val="es-ES"/>
        </w:rPr>
        <w:t>.</w:t>
      </w:r>
    </w:p>
    <w:p w14:paraId="7454E499" w14:textId="77777777" w:rsidR="00401EA5" w:rsidRDefault="00401EA5" w:rsidP="00401EA5">
      <w:pPr>
        <w:pStyle w:val="Ttulo2"/>
        <w:numPr>
          <w:ilvl w:val="1"/>
          <w:numId w:val="1"/>
        </w:numPr>
      </w:pPr>
      <w:bookmarkStart w:id="5" w:name="_Toc476474989"/>
      <w:r>
        <w:t>Tipos de sensores</w:t>
      </w:r>
      <w:bookmarkEnd w:id="5"/>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6" w:name="_Toc476474990"/>
      <w:r w:rsidRPr="00250EC1">
        <w:rPr>
          <w:lang w:val="es-ES"/>
        </w:rPr>
        <w:t>Sensores CCD</w:t>
      </w:r>
      <w:bookmarkEnd w:id="6"/>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7" w:name="_Toc476474991"/>
      <w:r w:rsidRPr="00250EC1">
        <w:rPr>
          <w:lang w:val="es-ES"/>
        </w:rPr>
        <w:t>Sensores CMOS</w:t>
      </w:r>
      <w:bookmarkEnd w:id="7"/>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smartphones,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t>Sin embargo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8" w:name="_Toc476474992"/>
      <w:r>
        <w:t>Imperfecciones y ruido de la imagen</w:t>
      </w:r>
      <w:bookmarkEnd w:id="8"/>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9" w:name="_Toc476474993"/>
      <w:r>
        <w:rPr>
          <w:lang w:val="es-ES"/>
        </w:rPr>
        <w:t>Imperfecciones del s</w:t>
      </w:r>
      <w:r w:rsidRPr="00250EC1">
        <w:rPr>
          <w:lang w:val="es-ES"/>
        </w:rPr>
        <w:t>ensor</w:t>
      </w:r>
      <w:bookmarkEnd w:id="9"/>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grupo :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condiciones .</w:t>
      </w:r>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salidas .</w:t>
      </w:r>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blooming.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Rolling Shutter</w:t>
      </w:r>
      <w:r>
        <w:rPr>
          <w:i/>
          <w:lang w:val="es-ES"/>
        </w:rPr>
        <w:t>”</w:t>
      </w:r>
      <w:r w:rsidR="00250EC1" w:rsidRPr="00250EC1">
        <w:rPr>
          <w:lang w:val="es-ES"/>
        </w:rPr>
        <w:t>: La técnica de rolling shutter utilizada en los sensores CMOS puede crear distorsiones en la imagen cuando la escena cambia significativamente mientras está siendo capturada como cuando hay movimientos en la escena .</w:t>
      </w:r>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0" w:name="_Toc476474994"/>
      <w:r>
        <w:rPr>
          <w:lang w:val="es-ES"/>
        </w:rPr>
        <w:t>Ruido en la i</w:t>
      </w:r>
      <w:r w:rsidRPr="00250EC1">
        <w:rPr>
          <w:lang w:val="es-ES"/>
        </w:rPr>
        <w:t>magen</w:t>
      </w:r>
      <w:bookmarkEnd w:id="10"/>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nfasis"/>
        </w:rPr>
      </w:pPr>
      <w:r>
        <w:rPr>
          <w:rStyle w:val="nfasis"/>
        </w:rPr>
        <w:t>Figura 1.3 :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nfasis"/>
        </w:rPr>
      </w:pPr>
    </w:p>
    <w:p w14:paraId="46504D15" w14:textId="3CB6038A" w:rsidR="00CD1B44" w:rsidRDefault="001C134C" w:rsidP="001C134C">
      <w:pPr>
        <w:pStyle w:val="Ttulo2"/>
        <w:numPr>
          <w:ilvl w:val="1"/>
          <w:numId w:val="32"/>
        </w:numPr>
      </w:pPr>
      <w:r>
        <w:t xml:space="preserve"> </w:t>
      </w:r>
      <w:bookmarkStart w:id="11" w:name="_Toc476474995"/>
      <w:r w:rsidR="00CD1B44">
        <w:t>Diferencias entre Cámaras Digitales y Cámaras de Dispositivos Móviles</w:t>
      </w:r>
      <w:bookmarkEnd w:id="11"/>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Analog Digital Conversion (ADC) de 10 bits en comparación a las cámaras tradicionales que poseen 12 bits.</w:t>
      </w:r>
    </w:p>
    <w:p w14:paraId="2E90CAB8" w14:textId="7A2987CF" w:rsidR="001C134C" w:rsidRDefault="00970113" w:rsidP="001C134C">
      <w:pPr>
        <w:pStyle w:val="Ttulo2"/>
        <w:numPr>
          <w:ilvl w:val="1"/>
          <w:numId w:val="32"/>
        </w:numPr>
      </w:pPr>
      <w:r>
        <w:t xml:space="preserve"> </w:t>
      </w:r>
      <w:bookmarkStart w:id="12" w:name="_Toc476474996"/>
      <w:r w:rsidR="001C134C">
        <w:t>Técnicas de análisis forense</w:t>
      </w:r>
      <w:bookmarkEnd w:id="12"/>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3" w:name="_Toc476474997"/>
      <w:r>
        <w:t>Técnicas de Identificación de la Fuente</w:t>
      </w:r>
      <w:bookmarkEnd w:id="13"/>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4" w:name="_Toc476474998"/>
      <w:r>
        <w:t>Técnicas basadas en Metadatos</w:t>
      </w:r>
      <w:bookmarkEnd w:id="14"/>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5" w:name="_Toc476474999"/>
      <w:r>
        <w:t>Técnicas basadas en la Aberración de las lentes</w:t>
      </w:r>
      <w:bookmarkEnd w:id="15"/>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6" w:name="_Toc476475000"/>
      <w:r>
        <w:t>Técnicas basadas en la Interpolación de la Matriz CFA</w:t>
      </w:r>
      <w:bookmarkEnd w:id="16"/>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7" w:name="_Toc476475001"/>
      <w:r>
        <w:t>Técnicas basadas en las Características de las Imágenes</w:t>
      </w:r>
      <w:bookmarkEnd w:id="17"/>
    </w:p>
    <w:p w14:paraId="08495847" w14:textId="77777777" w:rsidR="004762EE" w:rsidRDefault="004762EE" w:rsidP="0048364D">
      <w:pPr>
        <w:rPr>
          <w:rFonts w:ascii="Cambria" w:hAnsi="Cambria" w:cs="Times"/>
          <w:lang w:val="es-ES"/>
        </w:rPr>
      </w:pPr>
    </w:p>
    <w:p w14:paraId="79A41898" w14:textId="4C81AE5D"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Support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sobre imágenes manipuladas). Además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4" w:history="1">
        <w:r w:rsidRPr="009D266D">
          <w:rPr>
            <w:rStyle w:val="Hipervnculo"/>
            <w:rFonts w:ascii="Cambria" w:hAnsi="Cambria" w:cs="Times"/>
            <w:lang w:val="es-ES"/>
          </w:rPr>
          <w:t>https://link.springer.com/article/10.1007/s10489-013-0430-z</w:t>
        </w:r>
      </w:hyperlink>
    </w:p>
    <w:p w14:paraId="2F3836DD" w14:textId="0AFADA7E" w:rsidR="00BD1100" w:rsidRDefault="00873CE8" w:rsidP="0048364D">
      <w:pPr>
        <w:rPr>
          <w:rFonts w:ascii="Cambria" w:hAnsi="Cambria" w:cs="Times"/>
          <w:lang w:val="es-ES"/>
        </w:rPr>
      </w:pPr>
      <w:hyperlink r:id="rId15"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16"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17"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8" w:name="_Toc476475002"/>
      <w:r>
        <w:t>Técnicas basadas en el Uso de las Imperfecciones del Sensor</w:t>
      </w:r>
      <w:bookmarkEnd w:id="18"/>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Sensor Pattern Nois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18"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19"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Pr="00CD1B44" w:rsidRDefault="00CD1B44" w:rsidP="00CD1B44">
      <w:pPr>
        <w:rPr>
          <w:rFonts w:ascii="Cambria" w:hAnsi="Cambria"/>
        </w:rPr>
      </w:pPr>
    </w:p>
    <w:p w14:paraId="5D9EE8C4" w14:textId="3AE1C965" w:rsidR="00401EA5" w:rsidRDefault="00EC4D06" w:rsidP="00EC4D06">
      <w:pPr>
        <w:pStyle w:val="Ttulo1"/>
        <w:numPr>
          <w:ilvl w:val="0"/>
          <w:numId w:val="1"/>
        </w:numPr>
      </w:pPr>
      <w:bookmarkStart w:id="19" w:name="_Toc476475003"/>
      <w:r>
        <w:t>TÉCNICAS DE IDENTIFICACIÓN</w:t>
      </w:r>
      <w:bookmarkEnd w:id="19"/>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nfasis"/>
        </w:rPr>
      </w:pPr>
      <w:r>
        <w:rPr>
          <w:rStyle w:val="nfasis"/>
        </w:rPr>
        <w:t>Imagen X: Primera imagen falsificada</w:t>
      </w:r>
    </w:p>
    <w:p w14:paraId="1B02B6CA" w14:textId="77777777" w:rsidR="000B4E3E" w:rsidRDefault="000B4E3E" w:rsidP="00EC4D06"/>
    <w:p w14:paraId="06095228" w14:textId="70EED286" w:rsidR="003B4BC2" w:rsidRDefault="003B4BC2" w:rsidP="00EC4D06">
      <w:r w:rsidRPr="003B4BC2">
        <w:t xml:space="preserve">Más recientemente, se muestra en la Fig. 2 una imagen forjada que muestra a John Kerry (actual secretario de Estado estadounidense) con Jane Fonda (actriz de Hollywood) hablando a una multitud en un rally de paz anti-Vietnam [2]. Esta foto fue manipulada por un burlón, durante la campaña presidencial elec-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tomada por Owen Franken en 1972</w:t>
      </w:r>
    </w:p>
    <w:p w14:paraId="461CE04D" w14:textId="719E77BA" w:rsidR="00BB4633" w:rsidRDefault="00BB4633" w:rsidP="00EC4D06">
      <w:r>
        <w:fldChar w:fldCharType="begin"/>
      </w:r>
      <w:r w:rsidR="00A70C29">
        <w:instrText xml:space="preserve"> ADDIN ZOTERO_ITEM CSL_CITATION {"citationID":"1ogur56nql","properties":{"formattedCitation":"[2]","plainCitation":"[2]"},"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A70C29">
        <w:rPr>
          <w:noProof/>
        </w:rPr>
        <w:t>[2]</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0C8E2C56" w14:textId="77777777" w:rsidR="00A70C29" w:rsidRPr="00A70C29" w:rsidRDefault="003B6186" w:rsidP="00A70C29">
      <w:pPr>
        <w:pStyle w:val="Bibliography"/>
        <w:rPr>
          <w:rFonts w:ascii="Cambria"/>
        </w:rPr>
      </w:pPr>
      <w:r>
        <w:fldChar w:fldCharType="begin"/>
      </w:r>
      <w:r w:rsidR="00A70C29">
        <w:instrText xml:space="preserve"> ADDIN ZOTERO_BIBL {"custom":[]} CSL_BIBLIOGRAPHY </w:instrText>
      </w:r>
      <w:r>
        <w:fldChar w:fldCharType="separate"/>
      </w:r>
      <w:r w:rsidR="00A70C29" w:rsidRPr="00A70C29">
        <w:rPr>
          <w:rFonts w:ascii="Cambria"/>
        </w:rPr>
        <w:t>[1]</w:t>
      </w:r>
      <w:r w:rsidR="00A70C29" w:rsidRPr="00A70C29">
        <w:rPr>
          <w:rFonts w:ascii="Cambria"/>
        </w:rPr>
        <w:tab/>
        <w:t>M. A. R. García, «Análisis forense en imágenes digitales», 2009.</w:t>
      </w:r>
    </w:p>
    <w:p w14:paraId="4547915F" w14:textId="77777777" w:rsidR="00A70C29" w:rsidRPr="00A70C29" w:rsidRDefault="00A70C29" w:rsidP="00A70C29">
      <w:pPr>
        <w:pStyle w:val="Bibliography"/>
        <w:rPr>
          <w:rFonts w:ascii="Cambria"/>
        </w:rPr>
      </w:pPr>
      <w:r w:rsidRPr="00A70C29">
        <w:rPr>
          <w:rFonts w:ascii="Cambria"/>
        </w:rPr>
        <w:t>[2]</w:t>
      </w:r>
      <w:r w:rsidRPr="00A70C29">
        <w:rPr>
          <w:rFonts w:ascii="Cambria"/>
        </w:rPr>
        <w:tab/>
        <w:t xml:space="preserve">M. A. Qureshi y M. Deriche, «A bibliography of pixel-based blind image forgery detection techniques», </w:t>
      </w:r>
      <w:r w:rsidRPr="00A70C29">
        <w:rPr>
          <w:rFonts w:ascii="Cambria"/>
          <w:i/>
          <w:iCs/>
        </w:rPr>
        <w:t>Signal Process. Image Commun.</w:t>
      </w:r>
      <w:r w:rsidRPr="00A70C29">
        <w:rPr>
          <w:rFonts w:ascii="Cambria"/>
        </w:rPr>
        <w:t>, vol. 39, Part A, pp. 46-74, nov. 2015.</w:t>
      </w:r>
    </w:p>
    <w:p w14:paraId="28B4C1CB" w14:textId="7E1128CE" w:rsidR="003B6186" w:rsidRPr="00EC4D06" w:rsidRDefault="003B6186" w:rsidP="00EC4D06">
      <w:r>
        <w:fldChar w:fldCharType="end"/>
      </w:r>
      <w:r w:rsidRPr="00EC4D06">
        <w:t xml:space="preserve"> </w:t>
      </w:r>
    </w:p>
    <w:sectPr w:rsidR="003B6186" w:rsidRPr="00EC4D06" w:rsidSect="003B10F1">
      <w:headerReference w:type="default" r:id="rId21"/>
      <w:footerReference w:type="even" r:id="rId22"/>
      <w:footerReference w:type="default" r:id="rId23"/>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6F237" w14:textId="77777777" w:rsidR="00873CE8" w:rsidRDefault="00873CE8" w:rsidP="003B10F1">
      <w:r>
        <w:separator/>
      </w:r>
    </w:p>
  </w:endnote>
  <w:endnote w:type="continuationSeparator" w:id="0">
    <w:p w14:paraId="3F2F206D" w14:textId="77777777" w:rsidR="00873CE8" w:rsidRDefault="00873CE8"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DE597C" w:rsidRDefault="00DE597C"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DE597C" w:rsidRDefault="00DE597C"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DE597C" w:rsidRDefault="00DE597C"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73CE8">
      <w:rPr>
        <w:rStyle w:val="Nmerodepgina"/>
        <w:noProof/>
      </w:rPr>
      <w:t>1</w:t>
    </w:r>
    <w:r>
      <w:rPr>
        <w:rStyle w:val="Nmerodepgina"/>
      </w:rPr>
      <w:fldChar w:fldCharType="end"/>
    </w:r>
  </w:p>
  <w:p w14:paraId="046006C0" w14:textId="03195EE0" w:rsidR="00DE597C" w:rsidRPr="008B0E02" w:rsidRDefault="00DE597C"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D531C2" w14:textId="77777777" w:rsidR="00873CE8" w:rsidRDefault="00873CE8" w:rsidP="003B10F1">
      <w:r>
        <w:separator/>
      </w:r>
    </w:p>
  </w:footnote>
  <w:footnote w:type="continuationSeparator" w:id="0">
    <w:p w14:paraId="0E5E76E3" w14:textId="77777777" w:rsidR="00873CE8" w:rsidRDefault="00873CE8"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DE597C" w:rsidRPr="003B10F1" w:rsidRDefault="00DE597C"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DE597C" w:rsidRDefault="00DE597C"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DE597C" w:rsidRPr="003B10F1" w:rsidRDefault="00DE597C"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3">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6">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8">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0">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1">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2">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3">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2"/>
  </w:num>
  <w:num w:numId="3">
    <w:abstractNumId w:val="17"/>
  </w:num>
  <w:num w:numId="4">
    <w:abstractNumId w:val="4"/>
  </w:num>
  <w:num w:numId="5">
    <w:abstractNumId w:val="26"/>
  </w:num>
  <w:num w:numId="6">
    <w:abstractNumId w:val="18"/>
  </w:num>
  <w:num w:numId="7">
    <w:abstractNumId w:val="5"/>
  </w:num>
  <w:num w:numId="8">
    <w:abstractNumId w:val="41"/>
  </w:num>
  <w:num w:numId="9">
    <w:abstractNumId w:val="36"/>
  </w:num>
  <w:num w:numId="10">
    <w:abstractNumId w:val="19"/>
  </w:num>
  <w:num w:numId="11">
    <w:abstractNumId w:val="1"/>
  </w:num>
  <w:num w:numId="12">
    <w:abstractNumId w:val="30"/>
  </w:num>
  <w:num w:numId="13">
    <w:abstractNumId w:val="32"/>
  </w:num>
  <w:num w:numId="14">
    <w:abstractNumId w:val="31"/>
  </w:num>
  <w:num w:numId="15">
    <w:abstractNumId w:val="10"/>
  </w:num>
  <w:num w:numId="16">
    <w:abstractNumId w:val="39"/>
  </w:num>
  <w:num w:numId="17">
    <w:abstractNumId w:val="40"/>
  </w:num>
  <w:num w:numId="18">
    <w:abstractNumId w:val="42"/>
  </w:num>
  <w:num w:numId="19">
    <w:abstractNumId w:val="22"/>
  </w:num>
  <w:num w:numId="20">
    <w:abstractNumId w:val="11"/>
  </w:num>
  <w:num w:numId="21">
    <w:abstractNumId w:val="6"/>
  </w:num>
  <w:num w:numId="22">
    <w:abstractNumId w:val="27"/>
  </w:num>
  <w:num w:numId="23">
    <w:abstractNumId w:val="25"/>
  </w:num>
  <w:num w:numId="24">
    <w:abstractNumId w:val="37"/>
  </w:num>
  <w:num w:numId="25">
    <w:abstractNumId w:val="28"/>
  </w:num>
  <w:num w:numId="26">
    <w:abstractNumId w:val="38"/>
  </w:num>
  <w:num w:numId="27">
    <w:abstractNumId w:val="29"/>
  </w:num>
  <w:num w:numId="28">
    <w:abstractNumId w:val="8"/>
  </w:num>
  <w:num w:numId="29">
    <w:abstractNumId w:val="13"/>
  </w:num>
  <w:num w:numId="30">
    <w:abstractNumId w:val="12"/>
  </w:num>
  <w:num w:numId="31">
    <w:abstractNumId w:val="9"/>
  </w:num>
  <w:num w:numId="32">
    <w:abstractNumId w:val="21"/>
  </w:num>
  <w:num w:numId="33">
    <w:abstractNumId w:val="0"/>
  </w:num>
  <w:num w:numId="34">
    <w:abstractNumId w:val="3"/>
  </w:num>
  <w:num w:numId="35">
    <w:abstractNumId w:val="33"/>
  </w:num>
  <w:num w:numId="36">
    <w:abstractNumId w:val="16"/>
  </w:num>
  <w:num w:numId="37">
    <w:abstractNumId w:val="24"/>
  </w:num>
  <w:num w:numId="38">
    <w:abstractNumId w:val="35"/>
  </w:num>
  <w:num w:numId="39">
    <w:abstractNumId w:val="43"/>
  </w:num>
  <w:num w:numId="40">
    <w:abstractNumId w:val="15"/>
  </w:num>
  <w:num w:numId="41">
    <w:abstractNumId w:val="34"/>
  </w:num>
  <w:num w:numId="42">
    <w:abstractNumId w:val="7"/>
  </w:num>
  <w:num w:numId="43">
    <w:abstractNumId w:val="23"/>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93C98"/>
    <w:rsid w:val="000B4E3E"/>
    <w:rsid w:val="001237B8"/>
    <w:rsid w:val="001321F5"/>
    <w:rsid w:val="00132E51"/>
    <w:rsid w:val="001A250D"/>
    <w:rsid w:val="001B4CF6"/>
    <w:rsid w:val="001C134C"/>
    <w:rsid w:val="001E1602"/>
    <w:rsid w:val="001F333D"/>
    <w:rsid w:val="00206B0B"/>
    <w:rsid w:val="00225E04"/>
    <w:rsid w:val="00250EC1"/>
    <w:rsid w:val="00253CDD"/>
    <w:rsid w:val="00294AA5"/>
    <w:rsid w:val="002A4CBB"/>
    <w:rsid w:val="002E1352"/>
    <w:rsid w:val="002F7679"/>
    <w:rsid w:val="003267B7"/>
    <w:rsid w:val="003B10F1"/>
    <w:rsid w:val="003B4BC2"/>
    <w:rsid w:val="003B6186"/>
    <w:rsid w:val="003D04B2"/>
    <w:rsid w:val="003D18A9"/>
    <w:rsid w:val="003F65C9"/>
    <w:rsid w:val="00401EA5"/>
    <w:rsid w:val="004762EE"/>
    <w:rsid w:val="004807CF"/>
    <w:rsid w:val="0048364D"/>
    <w:rsid w:val="004D2ABA"/>
    <w:rsid w:val="00524ABD"/>
    <w:rsid w:val="00531F8F"/>
    <w:rsid w:val="00537D7B"/>
    <w:rsid w:val="00612628"/>
    <w:rsid w:val="006D4F74"/>
    <w:rsid w:val="007502BF"/>
    <w:rsid w:val="007552E4"/>
    <w:rsid w:val="00763A55"/>
    <w:rsid w:val="00777676"/>
    <w:rsid w:val="008470FF"/>
    <w:rsid w:val="00871B18"/>
    <w:rsid w:val="00873CE8"/>
    <w:rsid w:val="008B0E02"/>
    <w:rsid w:val="008E36CA"/>
    <w:rsid w:val="00941147"/>
    <w:rsid w:val="00957DDC"/>
    <w:rsid w:val="009661E6"/>
    <w:rsid w:val="00970113"/>
    <w:rsid w:val="009B4AA6"/>
    <w:rsid w:val="009B4B31"/>
    <w:rsid w:val="009C04F2"/>
    <w:rsid w:val="009D745C"/>
    <w:rsid w:val="009F078B"/>
    <w:rsid w:val="00A03DF3"/>
    <w:rsid w:val="00A530EA"/>
    <w:rsid w:val="00A705BC"/>
    <w:rsid w:val="00A70C29"/>
    <w:rsid w:val="00AD124C"/>
    <w:rsid w:val="00B52907"/>
    <w:rsid w:val="00B57F52"/>
    <w:rsid w:val="00BB4633"/>
    <w:rsid w:val="00BD1100"/>
    <w:rsid w:val="00BE02C3"/>
    <w:rsid w:val="00C23C76"/>
    <w:rsid w:val="00C541C7"/>
    <w:rsid w:val="00CD073A"/>
    <w:rsid w:val="00CD1B44"/>
    <w:rsid w:val="00D40DFE"/>
    <w:rsid w:val="00D802D3"/>
    <w:rsid w:val="00DD443A"/>
    <w:rsid w:val="00DE597C"/>
    <w:rsid w:val="00DF005A"/>
    <w:rsid w:val="00E43ABE"/>
    <w:rsid w:val="00E6323C"/>
    <w:rsid w:val="00E84056"/>
    <w:rsid w:val="00EC4D06"/>
    <w:rsid w:val="00F35E34"/>
    <w:rsid w:val="00F47B53"/>
    <w:rsid w:val="00F53610"/>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2E1352"/>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phy">
    <w:name w:val="Bibliography"/>
    <w:basedOn w:val="Normal"/>
    <w:rsid w:val="003B6186"/>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7.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hyperlink" Target="https://link.springer.com/article/10.1007/s10489-013-0430-z" TargetMode="External"/><Relationship Id="rId15" Type="http://schemas.openxmlformats.org/officeDocument/2006/relationships/hyperlink" Target="http://dl.acm.org/citation.cfm?id=2584146" TargetMode="External"/><Relationship Id="rId16" Type="http://schemas.openxmlformats.org/officeDocument/2006/relationships/hyperlink" Target="http://dl.acm.org/citation.cfm?id=1746533" TargetMode="External"/><Relationship Id="rId17" Type="http://schemas.openxmlformats.org/officeDocument/2006/relationships/hyperlink" Target="http://ieeexplore.ieee.org/document/5212589/?reload=true" TargetMode="External"/><Relationship Id="rId18" Type="http://schemas.openxmlformats.org/officeDocument/2006/relationships/hyperlink" Target="http://proceedings.spiedigitallibrary.org/proceeding.aspx?articleid=897930" TargetMode="External"/><Relationship Id="rId19" Type="http://schemas.openxmlformats.org/officeDocument/2006/relationships/hyperlink" Target="http://ieeexplore.ieee.org/document/163436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8C4CD-79EA-924B-B51B-690C72F9D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3</Pages>
  <Words>3514</Words>
  <Characters>19332</Characters>
  <Application>Microsoft Macintosh Word</Application>
  <DocSecurity>0</DocSecurity>
  <Lines>161</Lines>
  <Paragraphs>45</Paragraphs>
  <ScaleCrop>false</ScaleCrop>
  <HeadingPairs>
    <vt:vector size="4" baseType="variant">
      <vt:variant>
        <vt:lpstr>Título</vt:lpstr>
      </vt:variant>
      <vt:variant>
        <vt:i4>1</vt:i4>
      </vt:variant>
      <vt:variant>
        <vt:lpstr>Headings</vt:lpstr>
      </vt:variant>
      <vt:variant>
        <vt:i4>20</vt:i4>
      </vt:variant>
    </vt:vector>
  </HeadingPairs>
  <TitlesOfParts>
    <vt:vector size="21" baseType="lpstr">
      <vt:lpstr/>
      <vt:lpstr/>
      <vt:lpstr>INTRODUCCIÓN AL ANÁLISIS FORENSE DE IMÁGENES DIGITALES</vt:lpstr>
      <vt:lpstr>ANÁLISIS FORENSE DE IMÁGENES DIGITALES</vt:lpstr>
      <vt:lpstr>    Formación de una imagen digital</vt:lpstr>
      <vt:lpstr>    Filtros de color</vt:lpstr>
      <vt:lpstr>    Tipos de sensores</vt:lpstr>
      <vt:lpstr>        Sensores CCD </vt:lpstr>
      <vt:lpstr>        Sensores CMOS </vt:lpstr>
      <vt:lpstr>    Imperfecciones y ruido de la imagen</vt:lpstr>
      <vt:lpstr>        Imperfecciones del sensor </vt:lpstr>
      <vt:lpstr>        Ruido en la imagen </vt:lpstr>
      <vt:lpstr>    Diferencias entre Cámaras Digitales y Cámaras de Dispositivos Móviles</vt:lpstr>
      <vt:lpstr>    Técnicas de análisis forense</vt:lpstr>
      <vt:lpstr>        Técnicas de Identificación de la Fuente</vt:lpstr>
      <vt:lpstr>        Técnicas basadas en Metadatos</vt:lpstr>
      <vt:lpstr>        Técnicas basadas en la Aberración de las lentes</vt:lpstr>
      <vt:lpstr>        Técnicas basadas en la Interpolación de la Matriz CFA</vt:lpstr>
      <vt:lpstr>        Técnicas basadas en las Características de las Imágenes</vt:lpstr>
      <vt:lpstr>        Técnicas basadas en el Uso de las Imperfecciones del Sensor</vt:lpstr>
      <vt:lpstr>TÉCNICAS DE IDENTIFICACIÓN</vt:lpstr>
    </vt:vector>
  </TitlesOfParts>
  <Company/>
  <LinksUpToDate>false</LinksUpToDate>
  <CharactersWithSpaces>22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27</cp:revision>
  <dcterms:created xsi:type="dcterms:W3CDTF">2016-12-24T13:22:00Z</dcterms:created>
  <dcterms:modified xsi:type="dcterms:W3CDTF">2017-03-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aSr0ybs"/&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